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032F2C">
      <w:pPr>
        <w:pStyle w:val="TableCaption"/>
        <w:spacing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269E0238" w:rsidR="007C308D" w:rsidRPr="005E331E" w:rsidRDefault="007C308D" w:rsidP="00986266">
      <w:pPr>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r w:rsidR="008B78C4">
        <w:rPr>
          <w:rFonts w:hAnsi="Times New Roman" w:cs="Times New Roman"/>
        </w:rPr>
        <w:t>, arrange in descending proportion of variance explained.</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11EE5512" w14:textId="4C57EB39" w:rsidR="00A54292" w:rsidRPr="00537B9C" w:rsidRDefault="00A54292"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3EA72E68" w:rsidR="0061501B" w:rsidRDefault="00A54292" w:rsidP="00323C08">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2EAC22A0" w14:textId="01419FF2" w:rsidR="00480550" w:rsidRDefault="00480550" w:rsidP="00986266">
      <w:pPr>
        <w:pStyle w:val="BodyText"/>
        <w:spacing w:before="0"/>
      </w:pPr>
      <w:r w:rsidRPr="00480550">
        <w:rPr>
          <w:b/>
          <w:bCs/>
        </w:rPr>
        <w:lastRenderedPageBreak/>
        <w:t>Table S3:</w:t>
      </w:r>
      <w:r>
        <w:t xml:space="preserve"> </w:t>
      </w:r>
      <w:r w:rsidRPr="00480550">
        <w:rPr>
          <w:highlight w:val="yellow"/>
        </w:rPr>
        <w:t>[…]</w:t>
      </w:r>
      <w:r>
        <w:t xml:space="preserve"> refit (sans outliers) mv model summaries</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8248B3" w:rsidRPr="008248B3" w14:paraId="1C7AB04C" w14:textId="77777777" w:rsidTr="001E6442">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8248B3" w:rsidRPr="008248B3" w:rsidRDefault="008248B3"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89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4F11E7"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Estimate</w:t>
            </w:r>
          </w:p>
        </w:tc>
        <w:tc>
          <w:tcPr>
            <w:tcW w:w="1460" w:type="dxa"/>
            <w:gridSpan w:val="3"/>
            <w:tcBorders>
              <w:top w:val="single" w:sz="4" w:space="0" w:color="auto"/>
              <w:left w:val="nil"/>
              <w:bottom w:val="single" w:sz="4" w:space="0" w:color="auto"/>
              <w:right w:val="nil"/>
            </w:tcBorders>
            <w:vAlign w:val="bottom"/>
          </w:tcPr>
          <w:p w14:paraId="4BFF4EB1" w14:textId="47C781A5" w:rsidR="008248B3" w:rsidRPr="008248B3" w:rsidRDefault="008248B3" w:rsidP="006113C8">
            <w:pPr>
              <w:spacing w:after="0"/>
              <w:jc w:val="center"/>
              <w:rPr>
                <w:rFonts w:hAnsi="Times New Roman" w:cs="Times New Roman"/>
                <w:i/>
                <w:iCs/>
                <w:color w:val="000000"/>
                <w:sz w:val="22"/>
                <w:szCs w:val="22"/>
              </w:rPr>
            </w:pPr>
            <w:r w:rsidRPr="008248B3">
              <w:rPr>
                <w:rFonts w:hAnsi="Times New Roman" w:cs="Times New Roman"/>
                <w:i/>
                <w:iCs/>
                <w:color w:val="000000"/>
                <w:sz w:val="22"/>
                <w:szCs w:val="22"/>
              </w:rPr>
              <w:t>P</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74AF26F" w14:textId="04622746" w:rsidR="00E04E6C" w:rsidRPr="00537B9C" w:rsidRDefault="00E04E6C"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4995C0C8" w14:textId="57E10173" w:rsidR="00E04E6C" w:rsidRDefault="00E04E6C" w:rsidP="00323C08">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8248B3">
        <w:br w:type="page"/>
      </w:r>
    </w:p>
    <w:p w14:paraId="6E017D1B" w14:textId="033FBA9E" w:rsidR="00E04E6C" w:rsidRDefault="00E04E6C" w:rsidP="00323C08">
      <w:pPr>
        <w:pStyle w:val="BodyText"/>
        <w:spacing w:before="0"/>
      </w:pPr>
      <w:r w:rsidRPr="00480550">
        <w:rPr>
          <w:b/>
          <w:bCs/>
        </w:rPr>
        <w:lastRenderedPageBreak/>
        <w:t>Table S</w:t>
      </w:r>
      <w:r>
        <w:rPr>
          <w:b/>
          <w:bCs/>
        </w:rPr>
        <w:t>4</w:t>
      </w:r>
      <w:r w:rsidRPr="00480550">
        <w:rPr>
          <w:b/>
          <w:bCs/>
        </w:rPr>
        <w:t>:</w:t>
      </w:r>
      <w:r>
        <w:t xml:space="preserve"> </w:t>
      </w:r>
      <w:r w:rsidRPr="00480550">
        <w:rPr>
          <w:highlight w:val="yellow"/>
        </w:rPr>
        <w:t>[…]</w:t>
      </w:r>
      <w:r>
        <w:t xml:space="preserve"> comparing SD of residuals from PC1- and MV-models w/ &amp; w/o richness hotspots/outliers.</w:t>
      </w:r>
    </w:p>
    <w:p w14:paraId="69CA17CE" w14:textId="77777777" w:rsidR="00E872A4" w:rsidRDefault="00A83072" w:rsidP="00323C08">
      <w:pPr>
        <w:rPr>
          <w:rFonts w:asciiTheme="majorBidi" w:hAnsiTheme="majorBidi"/>
        </w:rPr>
      </w:pPr>
      <w:r>
        <w:rPr>
          <w:rFonts w:asciiTheme="majorBidi" w:hAnsiTheme="majorBidi"/>
        </w:rPr>
        <w:t>[</w:t>
      </w:r>
      <w:r w:rsidRPr="00A83072">
        <w:rPr>
          <w:rFonts w:asciiTheme="majorBidi" w:hAnsiTheme="majorBidi"/>
          <w:highlight w:val="yellow"/>
        </w:rPr>
        <w:t>…</w:t>
      </w:r>
      <w:r>
        <w:rPr>
          <w:rFonts w:asciiTheme="majorBidi" w:hAnsiTheme="majorBidi"/>
        </w:rPr>
        <w:t>]</w:t>
      </w:r>
    </w:p>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3CA7B223">
            <wp:extent cx="6741268" cy="6741268"/>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49038" cy="6749038"/>
                    </a:xfrm>
                    <a:prstGeom prst="rect">
                      <a:avLst/>
                    </a:prstGeom>
                    <a:noFill/>
                    <a:ln>
                      <a:noFill/>
                    </a:ln>
                  </pic:spPr>
                </pic:pic>
              </a:graphicData>
            </a:graphic>
          </wp:inline>
        </w:drawing>
      </w:r>
    </w:p>
    <w:p w14:paraId="5D47A722" w14:textId="5293EADC" w:rsidR="00AF3EA1" w:rsidRDefault="00AF3EA1" w:rsidP="00323C08">
      <w:r w:rsidRPr="00C072BC">
        <w:rPr>
          <w:b/>
        </w:rPr>
        <w:t>Figure S</w:t>
      </w:r>
      <w:r w:rsidR="00385630">
        <w:rPr>
          <w:b/>
        </w:rPr>
        <w:t>1</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sidP="00323C08">
      <w:r w:rsidRPr="00F85498">
        <w:rPr>
          <w:noProof/>
        </w:rPr>
        <w:lastRenderedPageBreak/>
        <w:drawing>
          <wp:inline distT="0" distB="0" distL="0" distR="0" wp14:anchorId="0049863A" wp14:editId="2DA9422C">
            <wp:extent cx="6770451" cy="6770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74363" cy="6774363"/>
                    </a:xfrm>
                    <a:prstGeom prst="rect">
                      <a:avLst/>
                    </a:prstGeom>
                    <a:noFill/>
                    <a:ln>
                      <a:noFill/>
                    </a:ln>
                  </pic:spPr>
                </pic:pic>
              </a:graphicData>
            </a:graphic>
          </wp:inline>
        </w:drawing>
      </w:r>
    </w:p>
    <w:p w14:paraId="65E7B442" w14:textId="338C76A7" w:rsidR="00AF3EA1" w:rsidRDefault="00AF3EA1" w:rsidP="00323C08">
      <w:r w:rsidRPr="00C072BC">
        <w:rPr>
          <w:b/>
        </w:rPr>
        <w:t>Figure S</w:t>
      </w:r>
      <w:r w:rsidR="00385630">
        <w:rPr>
          <w:b/>
        </w:rPr>
        <w:t>2</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sidP="00323C08">
      <w:r>
        <w:rPr>
          <w:noProof/>
        </w:rPr>
        <w:lastRenderedPageBreak/>
        <w:drawing>
          <wp:inline distT="0" distB="0" distL="0" distR="0" wp14:anchorId="18575667" wp14:editId="69A625C4">
            <wp:extent cx="6760724" cy="67607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68375" cy="6768375"/>
                    </a:xfrm>
                    <a:prstGeom prst="rect">
                      <a:avLst/>
                    </a:prstGeom>
                    <a:noFill/>
                    <a:ln>
                      <a:noFill/>
                    </a:ln>
                  </pic:spPr>
                </pic:pic>
              </a:graphicData>
            </a:graphic>
          </wp:inline>
        </w:drawing>
      </w:r>
    </w:p>
    <w:p w14:paraId="23B89E45" w14:textId="60E40BDC" w:rsidR="00272763" w:rsidRDefault="00AF3EA1" w:rsidP="00272763">
      <w:r w:rsidRPr="00C072BC">
        <w:rPr>
          <w:b/>
        </w:rPr>
        <w:t>Figure S</w:t>
      </w:r>
      <w:r w:rsidR="00385630">
        <w:rPr>
          <w:b/>
        </w:rPr>
        <w:t>3</w:t>
      </w:r>
      <w:r w:rsidRPr="00C072BC">
        <w:rPr>
          <w:b/>
        </w:rPr>
        <w:t>:</w:t>
      </w:r>
      <w:r>
        <w:t xml:space="preserve"> [</w:t>
      </w:r>
      <w:r w:rsidRPr="00AF3EA1">
        <w:rPr>
          <w:highlight w:val="yellow"/>
        </w:rPr>
        <w:t>…</w:t>
      </w:r>
      <w:r>
        <w:t>]</w:t>
      </w:r>
      <w:r w:rsidR="00900453">
        <w:t xml:space="preserve"> DS-scale</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41F55682">
            <wp:extent cx="6810946" cy="510821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10946" cy="5108210"/>
                    </a:xfrm>
                    <a:prstGeom prst="rect">
                      <a:avLst/>
                    </a:prstGeom>
                  </pic:spPr>
                </pic:pic>
              </a:graphicData>
            </a:graphic>
          </wp:inline>
        </w:drawing>
      </w:r>
    </w:p>
    <w:p w14:paraId="6A1DE555" w14:textId="2D2EE2DE" w:rsidR="00E55333" w:rsidRDefault="00C22AC7" w:rsidP="008C5774">
      <w:r w:rsidRPr="00C22AC7">
        <w:rPr>
          <w:b/>
          <w:bCs/>
        </w:rPr>
        <w:t>Figure S</w:t>
      </w:r>
      <w:r w:rsidR="00D33626">
        <w:rPr>
          <w:b/>
          <w:bCs/>
        </w:rPr>
        <w:t>4</w:t>
      </w:r>
      <w:r w:rsidRPr="00C22AC7">
        <w:rPr>
          <w:b/>
          <w:bCs/>
        </w:rPr>
        <w:t>:</w:t>
      </w:r>
      <w:r>
        <w:t xml:space="preserve"> [</w:t>
      </w:r>
      <w:r w:rsidRPr="00C22AC7">
        <w:rPr>
          <w:highlight w:val="yellow"/>
        </w:rPr>
        <w:t>…</w:t>
      </w:r>
      <w:r>
        <w:t>]</w:t>
      </w:r>
      <w:r w:rsidR="008C5774">
        <w:br w:type="page"/>
      </w:r>
    </w:p>
    <w:p w14:paraId="3E0A7491" w14:textId="5FC8B691" w:rsidR="00E55333" w:rsidRDefault="00E55333">
      <w:r>
        <w:rPr>
          <w:noProof/>
        </w:rPr>
        <w:lastRenderedPageBreak/>
        <w:drawing>
          <wp:inline distT="0" distB="0" distL="0" distR="0" wp14:anchorId="749B25D5" wp14:editId="0C667C2B">
            <wp:extent cx="4808196" cy="8242621"/>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08196" cy="8242621"/>
                    </a:xfrm>
                    <a:prstGeom prst="rect">
                      <a:avLst/>
                    </a:prstGeom>
                  </pic:spPr>
                </pic:pic>
              </a:graphicData>
            </a:graphic>
          </wp:inline>
        </w:drawing>
      </w:r>
    </w:p>
    <w:p w14:paraId="2977956B" w14:textId="2E6A114A" w:rsidR="00890018" w:rsidRDefault="00E55333">
      <w:r w:rsidRPr="00890018">
        <w:rPr>
          <w:b/>
        </w:rPr>
        <w:t>Figure S</w:t>
      </w:r>
      <w:r w:rsidR="00001FED">
        <w:rPr>
          <w:b/>
        </w:rPr>
        <w:t>5</w:t>
      </w:r>
      <w:r w:rsidRPr="00890018">
        <w:rPr>
          <w:b/>
        </w:rPr>
        <w:t xml:space="preserve">: </w:t>
      </w:r>
      <w:r w:rsidR="00890018">
        <w:t>[</w:t>
      </w:r>
      <w:r w:rsidR="00890018" w:rsidRPr="00890018">
        <w:rPr>
          <w:highlight w:val="yellow"/>
        </w:rPr>
        <w:t>QDS maps</w:t>
      </w:r>
      <w:r w:rsidR="00890018">
        <w:t>]</w:t>
      </w:r>
      <w:r w:rsidR="00890018">
        <w:br w:type="page"/>
      </w:r>
    </w:p>
    <w:p w14:paraId="0C9EBAF1" w14:textId="77777777" w:rsidR="00890018" w:rsidRDefault="00E55333">
      <w:r>
        <w:rPr>
          <w:noProof/>
        </w:rPr>
        <w:lastRenderedPageBreak/>
        <w:drawing>
          <wp:inline distT="0" distB="0" distL="0" distR="0" wp14:anchorId="2F7EE2EF" wp14:editId="5832E24E">
            <wp:extent cx="4864020" cy="833831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64020" cy="8338319"/>
                    </a:xfrm>
                    <a:prstGeom prst="rect">
                      <a:avLst/>
                    </a:prstGeom>
                  </pic:spPr>
                </pic:pic>
              </a:graphicData>
            </a:graphic>
          </wp:inline>
        </w:drawing>
      </w:r>
    </w:p>
    <w:p w14:paraId="588FA9F6" w14:textId="7379F2BF" w:rsidR="00890018" w:rsidRDefault="00890018" w:rsidP="00890018">
      <w:r w:rsidRPr="00890018">
        <w:rPr>
          <w:b/>
        </w:rPr>
        <w:t>Figure S</w:t>
      </w:r>
      <w:r w:rsidR="00391CE0">
        <w:rPr>
          <w:b/>
        </w:rPr>
        <w:t>6</w:t>
      </w:r>
      <w:r w:rsidRPr="00890018">
        <w:rPr>
          <w:b/>
        </w:rPr>
        <w:t xml:space="preserve">: </w:t>
      </w:r>
      <w:r>
        <w:t>[</w:t>
      </w:r>
      <w:r w:rsidRPr="00890018">
        <w:rPr>
          <w:highlight w:val="yellow"/>
        </w:rPr>
        <w:t>DS maps</w:t>
      </w:r>
      <w:r>
        <w:t>]</w:t>
      </w:r>
      <w:r>
        <w:br w:type="page"/>
      </w:r>
    </w:p>
    <w:p w14:paraId="1E74DD8B" w14:textId="75CA39F2" w:rsidR="00B12052" w:rsidRDefault="00B12052" w:rsidP="00323C08">
      <w:r>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2EB608AD" w:rsidR="00FB5212" w:rsidRDefault="00314A7A" w:rsidP="00323C08">
      <w:r w:rsidRPr="00C072BC">
        <w:rPr>
          <w:b/>
        </w:rPr>
        <w:t xml:space="preserve">Figure </w:t>
      </w:r>
      <w:r w:rsidR="00FB5212" w:rsidRPr="00C072BC">
        <w:rPr>
          <w:b/>
        </w:rPr>
        <w:t>S</w:t>
      </w:r>
      <w:r w:rsidR="00A81A80">
        <w:rPr>
          <w:b/>
        </w:rPr>
        <w:t>7</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A66AC5A" w14:textId="7C5563C1" w:rsidR="00F662DD" w:rsidRDefault="003F24C4" w:rsidP="00F662DD">
      <w:r>
        <w:rPr>
          <w:noProof/>
        </w:rPr>
        <w:lastRenderedPageBreak/>
        <w:drawing>
          <wp:inline distT="0" distB="0" distL="0" distR="0" wp14:anchorId="27148C4F" wp14:editId="24391575">
            <wp:extent cx="5787902" cy="8268433"/>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87902" cy="8268433"/>
                    </a:xfrm>
                    <a:prstGeom prst="rect">
                      <a:avLst/>
                    </a:prstGeom>
                  </pic:spPr>
                </pic:pic>
              </a:graphicData>
            </a:graphic>
          </wp:inline>
        </w:drawing>
      </w:r>
    </w:p>
    <w:p w14:paraId="3C17C814" w14:textId="688B97B0" w:rsidR="003F24C4" w:rsidRDefault="00F662DD" w:rsidP="003F24C4">
      <w:r w:rsidRPr="00C072BC">
        <w:rPr>
          <w:b/>
        </w:rPr>
        <w:t>Figure S</w:t>
      </w:r>
      <w:r w:rsidR="00604160">
        <w:rPr>
          <w:b/>
        </w:rPr>
        <w:t>8</w:t>
      </w:r>
      <w:r w:rsidRPr="00C072BC">
        <w:rPr>
          <w:b/>
        </w:rPr>
        <w:t>:</w:t>
      </w:r>
      <w:r>
        <w:t xml:space="preserve"> [</w:t>
      </w:r>
      <w:r w:rsidRPr="004F4894">
        <w:rPr>
          <w:highlight w:val="yellow"/>
        </w:rPr>
        <w:t>…</w:t>
      </w:r>
      <w:r>
        <w:t>] PC1 outliers</w:t>
      </w:r>
      <w:r w:rsidR="003F24C4">
        <w:br w:type="page"/>
      </w:r>
    </w:p>
    <w:p w14:paraId="05F8C317" w14:textId="3CF363C0" w:rsidR="003F24C4" w:rsidRDefault="003F24C4" w:rsidP="00F662DD">
      <w:pPr>
        <w:rPr>
          <w:b/>
          <w:bCs/>
        </w:rPr>
      </w:pPr>
      <w:bookmarkStart w:id="1" w:name="_GoBack"/>
      <w:r>
        <w:rPr>
          <w:b/>
          <w:bCs/>
          <w:noProof/>
        </w:rPr>
        <w:lastRenderedPageBreak/>
        <w:drawing>
          <wp:inline distT="0" distB="0" distL="0" distR="0" wp14:anchorId="60468E32" wp14:editId="5763035C">
            <wp:extent cx="5763793" cy="8233991"/>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3793" cy="8233991"/>
                    </a:xfrm>
                    <a:prstGeom prst="rect">
                      <a:avLst/>
                    </a:prstGeom>
                  </pic:spPr>
                </pic:pic>
              </a:graphicData>
            </a:graphic>
          </wp:inline>
        </w:drawing>
      </w:r>
      <w:bookmarkEnd w:id="1"/>
    </w:p>
    <w:p w14:paraId="6C63AF11" w14:textId="0F77E780" w:rsidR="00F662DD" w:rsidRDefault="003F24C4" w:rsidP="00F662DD">
      <w:r w:rsidRPr="003F24C4">
        <w:rPr>
          <w:b/>
          <w:bCs/>
        </w:rPr>
        <w:t>Figure S9:</w:t>
      </w:r>
      <w:r>
        <w:t xml:space="preserve"> [</w:t>
      </w:r>
      <w:r w:rsidRPr="003F24C4">
        <w:rPr>
          <w:highlight w:val="yellow"/>
        </w:rPr>
        <w:t>…</w:t>
      </w:r>
      <w:r>
        <w:t xml:space="preserve">] </w:t>
      </w:r>
      <w:r w:rsidR="00F662DD">
        <w:t>m</w:t>
      </w:r>
      <w:r>
        <w:t>ultivariate</w:t>
      </w:r>
      <w:r w:rsidR="00F662DD">
        <w:t xml:space="preserve"> outliers</w:t>
      </w:r>
      <w:r w:rsidR="00F662DD">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2"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3"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4"/>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151920" w14:textId="77777777" w:rsidR="00574D11" w:rsidRDefault="00574D11">
      <w:pPr>
        <w:spacing w:after="0"/>
      </w:pPr>
      <w:r>
        <w:separator/>
      </w:r>
    </w:p>
  </w:endnote>
  <w:endnote w:type="continuationSeparator" w:id="0">
    <w:p w14:paraId="1C6AEE30" w14:textId="77777777" w:rsidR="00574D11" w:rsidRDefault="00574D11">
      <w:pPr>
        <w:spacing w:after="0"/>
      </w:pPr>
      <w:r>
        <w:continuationSeparator/>
      </w:r>
    </w:p>
  </w:endnote>
  <w:endnote w:type="continuationNotice" w:id="1">
    <w:p w14:paraId="3A56C463" w14:textId="77777777" w:rsidR="00574D11" w:rsidRDefault="00574D1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55333" w:rsidRDefault="00E55333">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55333" w:rsidRDefault="00E553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6B48B0" w14:textId="77777777" w:rsidR="00574D11" w:rsidRDefault="00574D11">
      <w:r>
        <w:separator/>
      </w:r>
    </w:p>
  </w:footnote>
  <w:footnote w:type="continuationSeparator" w:id="0">
    <w:p w14:paraId="4947435E" w14:textId="77777777" w:rsidR="00574D11" w:rsidRDefault="00574D11">
      <w:r>
        <w:continuationSeparator/>
      </w:r>
    </w:p>
  </w:footnote>
  <w:footnote w:type="continuationNotice" w:id="1">
    <w:p w14:paraId="135C468E" w14:textId="77777777" w:rsidR="00574D11" w:rsidRDefault="00574D1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4D11"/>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46okua"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30CA6-72CB-4320-9B35-E03BF93A4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TotalTime>
  <Pages>15</Pages>
  <Words>1457</Words>
  <Characters>831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74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26</cp:revision>
  <cp:lastPrinted>2019-11-19T13:01:00Z</cp:lastPrinted>
  <dcterms:created xsi:type="dcterms:W3CDTF">2019-12-03T09:32:00Z</dcterms:created>
  <dcterms:modified xsi:type="dcterms:W3CDTF">2020-01-07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